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21E934C7" w:rsidR="00687965" w:rsidRDefault="00687965" w:rsidP="004D66AC">
      <w:pPr>
        <w:jc w:val="center"/>
      </w:pPr>
      <w:r>
        <w:rPr>
          <w:rFonts w:hint="eastAsia"/>
        </w:rPr>
        <w:t>基于口鼻流量与血氧饱和度信号的SAHS级联检测模型研究</w:t>
      </w:r>
    </w:p>
    <w:p w14:paraId="0A9A722A" w14:textId="163E2500" w:rsidR="00993676" w:rsidRDefault="00993676" w:rsidP="00993676">
      <w:pPr>
        <w:jc w:val="left"/>
        <w:rPr>
          <w:b/>
        </w:rPr>
      </w:pPr>
      <w:r w:rsidRPr="00993676">
        <w:rPr>
          <w:rFonts w:hint="eastAsia"/>
          <w:b/>
        </w:rPr>
        <w:t>摘要</w:t>
      </w:r>
    </w:p>
    <w:p w14:paraId="691E34A8" w14:textId="303FD084" w:rsidR="00993676" w:rsidRPr="00993676" w:rsidRDefault="000D1488" w:rsidP="00993676">
      <w:pPr>
        <w:jc w:val="left"/>
        <w:rPr>
          <w:rFonts w:hint="eastAsia"/>
        </w:rPr>
      </w:pPr>
      <w:r>
        <w:rPr>
          <w:rFonts w:hint="eastAsia"/>
        </w:rPr>
        <w:t>睡眠呼吸暂停与低通气综合征</w:t>
      </w:r>
      <w:r w:rsidR="006437EF">
        <w:rPr>
          <w:rFonts w:hint="eastAsia"/>
        </w:rPr>
        <w:t>（Sleep</w:t>
      </w:r>
      <w:r w:rsidR="006437EF">
        <w:t xml:space="preserve"> </w:t>
      </w:r>
      <w:r w:rsidR="006437EF">
        <w:rPr>
          <w:rFonts w:hint="eastAsia"/>
        </w:rPr>
        <w:t>apnea</w:t>
      </w:r>
      <w:r w:rsidR="006437EF">
        <w:t xml:space="preserve"> </w:t>
      </w:r>
      <w:r w:rsidR="006437EF">
        <w:rPr>
          <w:rFonts w:hint="eastAsia"/>
        </w:rPr>
        <w:t>and</w:t>
      </w:r>
      <w:r w:rsidR="006437EF">
        <w:t xml:space="preserve"> </w:t>
      </w:r>
      <w:r w:rsidR="006437EF">
        <w:rPr>
          <w:rFonts w:hint="eastAsia"/>
        </w:rPr>
        <w:t>hypopnea</w:t>
      </w:r>
      <w:r w:rsidR="006437EF">
        <w:t xml:space="preserve"> </w:t>
      </w:r>
      <w:r w:rsidR="006437EF">
        <w:rPr>
          <w:rFonts w:hint="eastAsia"/>
        </w:rPr>
        <w:t>syndrome，SAHS）</w:t>
      </w:r>
      <w:r w:rsidR="00B822FB">
        <w:rPr>
          <w:rFonts w:hint="eastAsia"/>
        </w:rPr>
        <w:t>严重影响人们的睡眠质量</w:t>
      </w:r>
      <w:r w:rsidR="006437EF">
        <w:rPr>
          <w:rFonts w:hint="eastAsia"/>
        </w:rPr>
        <w:t>并且可能引发一系列心血管疾病，</w:t>
      </w:r>
      <w:r w:rsidR="009F56B2">
        <w:rPr>
          <w:rFonts w:hint="eastAsia"/>
        </w:rPr>
        <w:t>而诊断SAHS的金标准睡眠多导图（Polysomnography，PSG）由于价格昂贵</w:t>
      </w:r>
      <w:r w:rsidR="00013E16">
        <w:rPr>
          <w:rFonts w:hint="eastAsia"/>
        </w:rPr>
        <w:t>而</w:t>
      </w:r>
      <w:r w:rsidR="009F56B2">
        <w:rPr>
          <w:rFonts w:hint="eastAsia"/>
        </w:rPr>
        <w:t>且过程复杂不能够满足实际诊断需求。近些年来许多</w:t>
      </w:r>
      <w:r w:rsidR="006437EF">
        <w:rPr>
          <w:rFonts w:hint="eastAsia"/>
        </w:rPr>
        <w:t>研究人员</w:t>
      </w:r>
      <w:r w:rsidR="00844FFB">
        <w:rPr>
          <w:rFonts w:hint="eastAsia"/>
        </w:rPr>
        <w:t>使用各种生理信号与检测算法取得了一定进展</w:t>
      </w:r>
      <w:r w:rsidR="006437EF">
        <w:rPr>
          <w:rFonts w:hint="eastAsia"/>
        </w:rPr>
        <w:t>，但是</w:t>
      </w:r>
      <w:r w:rsidR="007E1D4C">
        <w:rPr>
          <w:rFonts w:hint="eastAsia"/>
        </w:rPr>
        <w:t>仍然存在着检测时间分辨率低等缺陷</w:t>
      </w:r>
      <w:r w:rsidR="006437EF">
        <w:rPr>
          <w:rFonts w:hint="eastAsia"/>
        </w:rPr>
        <w:t>。在本篇文章中，我们提出了一种由长时检测器与短时检测器构成级联检测模型的方法来提高对SAHS事件的检测分辨率，通过基于口鼻流量与血氧饱和度形态学特征的随机森林方法实现对SAHS的诊断。</w:t>
      </w:r>
      <w:r w:rsidR="00A420C2">
        <w:rPr>
          <w:rFonts w:hint="eastAsia"/>
        </w:rPr>
        <w:t>对于</w:t>
      </w:r>
      <w:r w:rsidR="009D6F56">
        <w:rPr>
          <w:rFonts w:hint="eastAsia"/>
        </w:rPr>
        <w:t>数据库中超过2</w:t>
      </w:r>
      <w:r w:rsidR="009D6F56">
        <w:t>8</w:t>
      </w:r>
      <w:r w:rsidR="009D6F56">
        <w:rPr>
          <w:rFonts w:hint="eastAsia"/>
        </w:rPr>
        <w:t>万的</w:t>
      </w:r>
      <w:r w:rsidR="00A420C2">
        <w:rPr>
          <w:rFonts w:hint="eastAsia"/>
        </w:rPr>
        <w:t>1</w:t>
      </w:r>
      <w:r w:rsidR="00A420C2">
        <w:t>0</w:t>
      </w:r>
      <w:r w:rsidR="00A420C2">
        <w:rPr>
          <w:rFonts w:hint="eastAsia"/>
        </w:rPr>
        <w:t>秒数据片段</w:t>
      </w:r>
      <w:r w:rsidR="009D6F56">
        <w:rPr>
          <w:rFonts w:hint="eastAsia"/>
        </w:rPr>
        <w:t>，</w:t>
      </w:r>
      <w:r w:rsidR="00A420C2">
        <w:rPr>
          <w:rFonts w:hint="eastAsia"/>
        </w:rPr>
        <w:t>级联检测模型达到了8</w:t>
      </w:r>
      <w:r w:rsidR="00A420C2">
        <w:t>9</w:t>
      </w:r>
      <w:r w:rsidR="00A420C2">
        <w:rPr>
          <w:rFonts w:hint="eastAsia"/>
        </w:rPr>
        <w:t>.</w:t>
      </w:r>
      <w:r w:rsidR="00A420C2">
        <w:t>0</w:t>
      </w:r>
      <w:r w:rsidR="00A420C2">
        <w:rPr>
          <w:rFonts w:hint="eastAsia"/>
        </w:rPr>
        <w:t>%的准确率，对</w:t>
      </w:r>
      <w:r w:rsidR="009D6F56">
        <w:rPr>
          <w:rFonts w:hint="eastAsia"/>
        </w:rPr>
        <w:t>超过1</w:t>
      </w:r>
      <w:r w:rsidR="009D6F56">
        <w:t>800</w:t>
      </w:r>
      <w:r w:rsidR="009D6F56">
        <w:rPr>
          <w:rFonts w:hint="eastAsia"/>
        </w:rPr>
        <w:t>次S</w:t>
      </w:r>
      <w:r w:rsidR="00A420C2">
        <w:rPr>
          <w:rFonts w:hint="eastAsia"/>
        </w:rPr>
        <w:t>AHS事件</w:t>
      </w:r>
      <w:r w:rsidR="009D6F56">
        <w:rPr>
          <w:rFonts w:hint="eastAsia"/>
        </w:rPr>
        <w:t>级联检测</w:t>
      </w:r>
      <w:bookmarkStart w:id="0" w:name="_GoBack"/>
      <w:bookmarkEnd w:id="0"/>
      <w:r w:rsidR="009D6F56">
        <w:rPr>
          <w:rFonts w:hint="eastAsia"/>
        </w:rPr>
        <w:t>模型</w:t>
      </w:r>
      <w:r w:rsidR="00A420C2">
        <w:rPr>
          <w:rFonts w:hint="eastAsia"/>
        </w:rPr>
        <w:t>的预测结果达到了8</w:t>
      </w:r>
      <w:r w:rsidR="00A420C2">
        <w:t>2</w:t>
      </w:r>
      <w:r w:rsidR="00A420C2">
        <w:rPr>
          <w:rFonts w:hint="eastAsia"/>
        </w:rPr>
        <w:t>.</w:t>
      </w:r>
      <w:r w:rsidR="00A420C2">
        <w:t>8</w:t>
      </w:r>
      <w:r w:rsidR="00A420C2">
        <w:rPr>
          <w:rFonts w:hint="eastAsia"/>
        </w:rPr>
        <w:t>%的敏感度，</w:t>
      </w:r>
      <w:r w:rsidR="009D6F56">
        <w:rPr>
          <w:rFonts w:hint="eastAsia"/>
        </w:rPr>
        <w:t>而</w:t>
      </w:r>
      <w:r w:rsidR="00A420C2">
        <w:rPr>
          <w:rFonts w:hint="eastAsia"/>
        </w:rPr>
        <w:t>对AHI指数的预测与</w:t>
      </w:r>
      <w:r w:rsidR="00B3718B">
        <w:rPr>
          <w:rFonts w:hint="eastAsia"/>
        </w:rPr>
        <w:t>PSG标注结果</w:t>
      </w:r>
      <w:r w:rsidR="00A420C2">
        <w:rPr>
          <w:rFonts w:hint="eastAsia"/>
        </w:rPr>
        <w:t>的皮尔逊相关指数达到0.</w:t>
      </w:r>
      <w:r w:rsidR="00A420C2">
        <w:t>98</w:t>
      </w:r>
      <w:r w:rsidR="00A420C2">
        <w:rPr>
          <w:rFonts w:hint="eastAsia"/>
        </w:rPr>
        <w:t>，对SAHS严重程度的诊断结果的kappa</w:t>
      </w:r>
      <w:r w:rsidR="00B3718B">
        <w:rPr>
          <w:rFonts w:hint="eastAsia"/>
        </w:rPr>
        <w:t>系数</w:t>
      </w:r>
      <w:r w:rsidR="00A420C2">
        <w:rPr>
          <w:rFonts w:hint="eastAsia"/>
        </w:rPr>
        <w:t>达到0.</w:t>
      </w:r>
      <w:r w:rsidR="00A420C2">
        <w:t>83</w:t>
      </w:r>
      <w:r w:rsidR="00A420C2">
        <w:rPr>
          <w:rFonts w:hint="eastAsia"/>
        </w:rPr>
        <w:t>，表明级联检测模型方法不仅可以实现对SAHS事件的高精度检测，也可以作为SAHS临床诊断的有力工具。</w:t>
      </w:r>
    </w:p>
    <w:p w14:paraId="109DC7BC" w14:textId="77777777" w:rsidR="00310DE6" w:rsidRDefault="009A2410">
      <w:pPr>
        <w:rPr>
          <w:b/>
        </w:rPr>
      </w:pPr>
      <w:r>
        <w:rPr>
          <w:b/>
        </w:rPr>
        <w:t xml:space="preserve">1 </w:t>
      </w:r>
      <w:r>
        <w:rPr>
          <w:rFonts w:hint="eastAsia"/>
          <w:b/>
        </w:rPr>
        <w:t>引言</w:t>
      </w:r>
    </w:p>
    <w:p w14:paraId="100431AB" w14:textId="1CD3F8D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44435C2C" w:rsidR="00310DE6" w:rsidRDefault="009A2410" w:rsidP="00B63D17">
      <w:r>
        <w:rPr>
          <w:rFonts w:hint="eastAsia"/>
        </w:rPr>
        <w:t>诊断SAHS的金标准是在实验室中进行睡眠多导图（Polysomnography，PSG）</w:t>
      </w:r>
      <w:r w:rsidR="004D66AC">
        <w:rPr>
          <w:rFonts w:hint="eastAsia"/>
        </w:rPr>
        <w:t>测量，</w:t>
      </w:r>
      <w:r>
        <w:rPr>
          <w:rFonts w:hint="eastAsia"/>
        </w:rPr>
        <w:t>睡眠呼吸专家</w:t>
      </w:r>
      <w:r w:rsidR="004D66AC">
        <w:rPr>
          <w:rFonts w:hint="eastAsia"/>
        </w:rPr>
        <w:t>在</w:t>
      </w:r>
      <w:r>
        <w:rPr>
          <w:rFonts w:hint="eastAsia"/>
        </w:rPr>
        <w:t>PSG</w:t>
      </w:r>
      <w:r w:rsidR="004D66AC">
        <w:rPr>
          <w:rFonts w:hint="eastAsia"/>
        </w:rPr>
        <w:t>上</w:t>
      </w:r>
      <w:r>
        <w:rPr>
          <w:rFonts w:hint="eastAsia"/>
        </w:rPr>
        <w:t>标注AHI指数（每小时内发生的apnea事件与hypopnea事件次数）</w:t>
      </w:r>
      <w:r w:rsidR="004D66AC">
        <w:rPr>
          <w:rFonts w:hint="eastAsia"/>
        </w:rPr>
        <w:t>,进而</w:t>
      </w:r>
      <w:r>
        <w:rPr>
          <w:rFonts w:hint="eastAsia"/>
        </w:rPr>
        <w:t>诊断SAHS严重程度。但是PSG一方面要求在实验室中进行，另外一方面需要睡眠呼吸专家根据离线数据花费大量的时间与精力才能做出诊断，所以近些年来许多学者希望能够从有限的生理信号通道入手</w:t>
      </w:r>
      <w:r w:rsidR="004D66AC">
        <w:rPr>
          <w:rFonts w:hint="eastAsia"/>
        </w:rPr>
        <w:t>，探索</w:t>
      </w:r>
      <w:r>
        <w:rPr>
          <w:rFonts w:hint="eastAsia"/>
        </w:rPr>
        <w:t>简化甚至替代PSG诊断的</w:t>
      </w:r>
      <w:r w:rsidR="004D66AC">
        <w:rPr>
          <w:rFonts w:hint="eastAsia"/>
        </w:rPr>
        <w:t>新方法</w:t>
      </w:r>
      <w:r>
        <w:rPr>
          <w:rFonts w:hint="eastAsia"/>
        </w:rPr>
        <w:t>。最先被用来诊断SAHS的是</w:t>
      </w:r>
      <w:r w:rsidR="003E1E2E">
        <w:rPr>
          <w:rFonts w:hint="eastAsia"/>
        </w:rPr>
        <w:t>心电图（Electrocardiogram，</w:t>
      </w:r>
      <w:r>
        <w:rPr>
          <w:rFonts w:hint="eastAsia"/>
        </w:rPr>
        <w:t>ECG</w:t>
      </w:r>
      <w:r w:rsidR="003E1E2E">
        <w:rPr>
          <w:rFonts w:hint="eastAsia"/>
        </w:rPr>
        <w:t>）</w:t>
      </w:r>
      <w:r>
        <w:rPr>
          <w:rFonts w:hint="eastAsia"/>
        </w:rPr>
        <w:t>信号，McNames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Bsoul等人将ECG信号切割成一分钟片段</w:t>
      </w:r>
      <w:r w:rsidR="004D66AC">
        <w:rPr>
          <w:rFonts w:hint="eastAsia"/>
        </w:rPr>
        <w:t>，进而</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1" w:name="OLE_LINK1"/>
      <w:bookmarkStart w:id="2" w:name="OLE_LINK2"/>
      <w:r w:rsidR="00640F4D">
        <w:rPr>
          <w:rFonts w:hint="eastAsia"/>
        </w:rPr>
        <w:t>NF</w:t>
      </w:r>
      <w:bookmarkEnd w:id="1"/>
      <w:bookmarkEnd w:id="2"/>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B.</w:t>
      </w:r>
      <w:r>
        <w:t>Xie</w:t>
      </w:r>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4D66AC">
        <w:rPr>
          <w:highlight w:val="yellow"/>
        </w:rPr>
        <w:t>，</w:t>
      </w:r>
      <w:r w:rsidR="00B3796E" w:rsidRPr="00206ED0">
        <w:rPr>
          <w:rFonts w:hint="eastAsia"/>
          <w:highlight w:val="yellow"/>
        </w:rPr>
        <w:t>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基于口鼻流量信号与血氧饱和度信号</w:t>
      </w:r>
      <w:r w:rsidR="004D66AC">
        <w:rPr>
          <w:rFonts w:hint="eastAsia"/>
          <w:highlight w:val="yellow"/>
        </w:rPr>
        <w:t>的</w:t>
      </w:r>
      <w:r w:rsidR="00007B9D" w:rsidRPr="00206ED0">
        <w:rPr>
          <w:rFonts w:hint="eastAsia"/>
          <w:highlight w:val="yellow"/>
        </w:rPr>
        <w:t>形态学特征</w:t>
      </w:r>
      <w:r w:rsidR="004D66AC">
        <w:rPr>
          <w:rFonts w:hint="eastAsia"/>
          <w:highlight w:val="yellow"/>
        </w:rPr>
        <w:t>，</w:t>
      </w:r>
      <w:r w:rsidR="004D66AC" w:rsidRPr="00206ED0">
        <w:rPr>
          <w:rFonts w:hint="eastAsia"/>
          <w:highlight w:val="yellow"/>
        </w:rPr>
        <w:t>探索</w:t>
      </w:r>
      <w:r w:rsidR="004D66AC">
        <w:rPr>
          <w:rFonts w:hint="eastAsia"/>
          <w:highlight w:val="yellow"/>
        </w:rPr>
        <w:t>CART决策树-</w:t>
      </w:r>
      <w:r w:rsidR="00007B9D" w:rsidRPr="00206ED0">
        <w:rPr>
          <w:rFonts w:hint="eastAsia"/>
          <w:highlight w:val="yellow"/>
        </w:rPr>
        <w:t>随机森林方法</w:t>
      </w:r>
      <w:r w:rsidR="00B44E9B" w:rsidRPr="00206ED0">
        <w:rPr>
          <w:rFonts w:hint="eastAsia"/>
          <w:highlight w:val="yellow"/>
        </w:rPr>
        <w:t>检测</w:t>
      </w:r>
      <w:r w:rsidR="00007B9D" w:rsidRPr="00206ED0">
        <w:rPr>
          <w:rFonts w:hint="eastAsia"/>
          <w:highlight w:val="yellow"/>
        </w:rPr>
        <w:t>SAHS的可</w:t>
      </w:r>
      <w:r w:rsidR="00007B9D">
        <w:rPr>
          <w:rFonts w:hint="eastAsia"/>
        </w:rPr>
        <w:t>行性，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04E35FE7" w:rsidR="00310DE6" w:rsidRPr="000C144C" w:rsidRDefault="009A2410">
      <w:pPr>
        <w:ind w:firstLine="420"/>
      </w:pPr>
      <w:r w:rsidRPr="000C144C">
        <w:rPr>
          <w:rFonts w:hint="eastAsia"/>
        </w:rPr>
        <w:t>本文组织结构分为以下四部分：第一部分综述了SAHS检测研究</w:t>
      </w:r>
      <w:r w:rsidR="00B44E9B" w:rsidRPr="000C144C">
        <w:rPr>
          <w:rFonts w:hint="eastAsia"/>
        </w:rPr>
        <w:t>的</w:t>
      </w:r>
      <w:r w:rsidR="00B44E9B">
        <w:rPr>
          <w:rFonts w:hint="eastAsia"/>
        </w:rPr>
        <w:t>技术路线及其</w:t>
      </w:r>
      <w:r w:rsidRPr="000C144C">
        <w:rPr>
          <w:rFonts w:hint="eastAsia"/>
        </w:rPr>
        <w:t>进展；</w:t>
      </w:r>
      <w:r w:rsidRPr="000C144C">
        <w:rPr>
          <w:rFonts w:hint="eastAsia"/>
        </w:rPr>
        <w:lastRenderedPageBreak/>
        <w:t>第二部分介绍</w:t>
      </w:r>
      <w:r w:rsidR="00B44E9B">
        <w:rPr>
          <w:rFonts w:hint="eastAsia"/>
        </w:rPr>
        <w:t>了级联检测模型的技术细节</w:t>
      </w:r>
      <w:r w:rsidRPr="000C144C">
        <w:rPr>
          <w:rFonts w:hint="eastAsia"/>
        </w:rPr>
        <w:t>；第三部分定量分析了级联检测模型对于SAHS事件</w:t>
      </w:r>
      <w:r w:rsidR="00A1235C">
        <w:rPr>
          <w:rFonts w:hint="eastAsia"/>
        </w:rPr>
        <w:t>以及严重程度</w:t>
      </w:r>
      <w:r w:rsidR="0072643C">
        <w:rPr>
          <w:rFonts w:hint="eastAsia"/>
        </w:rPr>
        <w:t>的</w:t>
      </w:r>
      <w:r w:rsidR="00A1235C">
        <w:rPr>
          <w:rFonts w:hint="eastAsia"/>
        </w:rPr>
        <w:t>预测精度</w:t>
      </w:r>
      <w:r w:rsidRPr="000C144C">
        <w:rPr>
          <w:rFonts w:hint="eastAsia"/>
        </w:rPr>
        <w:t>；第四部分对级联检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w:t>
      </w:r>
      <w:r w:rsidR="00B44E9B">
        <w:rPr>
          <w:rFonts w:hint="eastAsia"/>
        </w:rPr>
        <w:t>检测</w:t>
      </w:r>
      <w:r w:rsidR="007F7D94">
        <w:rPr>
          <w:rFonts w:hint="eastAsia"/>
        </w:rPr>
        <w:t>SAHS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5D2B70A7" w:rsidR="00310DE6" w:rsidRDefault="009A2410">
      <w:r>
        <w:rPr>
          <w:rFonts w:hint="eastAsia"/>
        </w:rPr>
        <w:t>本文选取的数据库为</w:t>
      </w:r>
      <w:r w:rsidR="00F8089D">
        <w:rPr>
          <w:rFonts w:hint="eastAsia"/>
        </w:rPr>
        <w:t>在</w:t>
      </w:r>
      <w:r>
        <w:rPr>
          <w:rFonts w:hint="eastAsia"/>
        </w:rPr>
        <w:t>Physionet</w:t>
      </w:r>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sidR="00B44E9B" w:rsidRPr="00B44E9B">
        <w:rPr>
          <w:rFonts w:hint="eastAsia"/>
        </w:rPr>
        <w:t xml:space="preserve"> </w:t>
      </w:r>
      <w:r w:rsidR="00B44E9B">
        <w:rPr>
          <w:rFonts w:hint="eastAsia"/>
        </w:rPr>
        <w:t>公开下载</w:t>
      </w:r>
      <w:r>
        <w:rPr>
          <w:rFonts w:hint="eastAsia"/>
        </w:rPr>
        <w:t>的圣文森特大学医院/都柏林大学学院睡眠呼吸暂停综合征数据库</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w:t>
      </w:r>
      <w:r w:rsidR="00B44E9B">
        <w:rPr>
          <w:rFonts w:hint="eastAsia"/>
        </w:rPr>
        <w:t>被</w:t>
      </w:r>
      <w:r>
        <w:rPr>
          <w:rFonts w:hint="eastAsia"/>
        </w:rPr>
        <w:t>试</w:t>
      </w:r>
      <w:r w:rsidR="00B44E9B">
        <w:rPr>
          <w:rFonts w:hint="eastAsia"/>
        </w:rPr>
        <w:t>者</w:t>
      </w:r>
      <w:r>
        <w:rPr>
          <w:rFonts w:hint="eastAsia"/>
        </w:rPr>
        <w:t>整夜的睡眠多导图数据</w:t>
      </w:r>
      <w:r w:rsidR="00B44E9B">
        <w:rPr>
          <w:rFonts w:hint="eastAsia"/>
        </w:rPr>
        <w:t>，</w:t>
      </w:r>
      <w:r>
        <w:rPr>
          <w:rFonts w:hint="eastAsia"/>
        </w:rPr>
        <w:t>包括</w:t>
      </w:r>
      <w:r w:rsidR="00B44E9B">
        <w:rPr>
          <w:rFonts w:hint="eastAsia"/>
        </w:rPr>
        <w:t>：</w:t>
      </w:r>
      <w:r>
        <w:rPr>
          <w:rFonts w:hint="eastAsia"/>
        </w:rPr>
        <w:t>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w:t>
      </w:r>
      <w:r w:rsidR="00F2263C">
        <w:rPr>
          <w:rFonts w:hint="eastAsia"/>
        </w:rPr>
        <w:t>十四</w:t>
      </w:r>
      <w:r>
        <w:rPr>
          <w:rFonts w:hint="eastAsia"/>
        </w:rPr>
        <w:t>个通道的信号</w:t>
      </w:r>
      <w:r w:rsidR="00B44E9B">
        <w:rPr>
          <w:rFonts w:hint="eastAsia"/>
        </w:rPr>
        <w:t>，</w:t>
      </w:r>
      <w:r>
        <w:rPr>
          <w:rFonts w:hint="eastAsia"/>
        </w:rPr>
        <w:t>所有信号都是使用德国的Jaeger-Toennies</w:t>
      </w:r>
      <w:r>
        <w:t xml:space="preserve"> </w:t>
      </w:r>
      <w:r>
        <w:rPr>
          <w:rFonts w:hint="eastAsia"/>
        </w:rPr>
        <w:t>系统进行记录的。</w:t>
      </w:r>
      <w:r w:rsidR="002F02D0">
        <w:rPr>
          <w:rFonts w:hint="eastAsia"/>
        </w:rPr>
        <w:t>标注文件由</w:t>
      </w:r>
      <w:r>
        <w:rPr>
          <w:rFonts w:hint="eastAsia"/>
        </w:rPr>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w:t>
      </w:r>
      <w:r w:rsidR="00B44E9B">
        <w:rPr>
          <w:rFonts w:hint="eastAsia"/>
        </w:rPr>
        <w:t>，</w:t>
      </w:r>
      <w:r>
        <w:rPr>
          <w:rFonts w:hint="eastAsia"/>
        </w:rPr>
        <w:t>SAHS严重程度的</w:t>
      </w:r>
      <w:r w:rsidR="00B44E9B">
        <w:rPr>
          <w:rFonts w:hint="eastAsia"/>
        </w:rPr>
        <w:t>判定</w:t>
      </w:r>
      <w:r>
        <w:rPr>
          <w:rFonts w:hint="eastAsia"/>
        </w:rPr>
        <w:t>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w:t>
      </w:r>
      <w:r w:rsidR="00B44E9B">
        <w:rPr>
          <w:rFonts w:hint="eastAsia"/>
        </w:rPr>
        <w:t>者</w:t>
      </w:r>
      <w:r>
        <w:rPr>
          <w:rFonts w:hint="eastAsia"/>
        </w:rPr>
        <w:t>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w:t>
      </w:r>
      <w:r w:rsidR="00B44E9B">
        <w:rPr>
          <w:rFonts w:hint="eastAsia"/>
        </w:rPr>
        <w:t>者</w:t>
      </w:r>
      <w:r>
        <w:rPr>
          <w:rFonts w:hint="eastAsia"/>
        </w:rPr>
        <w:t>进行后续的训练与测试。选取的</w:t>
      </w:r>
      <w:r w:rsidR="00F2263C">
        <w:rPr>
          <w:rFonts w:hint="eastAsia"/>
        </w:rPr>
        <w:t>被试者</w:t>
      </w:r>
      <w:r w:rsidR="00C53DBD">
        <w:rPr>
          <w:rFonts w:hint="eastAsia"/>
        </w:rPr>
        <w:t>相关信息</w:t>
      </w:r>
      <w:r>
        <w:rPr>
          <w:rFonts w:hint="eastAsia"/>
        </w:rPr>
        <w:t>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3"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3"/>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989C7B" w:rsidR="00310DE6" w:rsidRDefault="009A2410">
      <w:r>
        <w:rPr>
          <w:rFonts w:hint="eastAsia"/>
        </w:rPr>
        <w:t>2</w:t>
      </w:r>
      <w:r>
        <w:t>012</w:t>
      </w:r>
      <w:r>
        <w:rPr>
          <w:rFonts w:hint="eastAsia"/>
        </w:rPr>
        <w:t>年</w:t>
      </w:r>
      <w:r w:rsidR="00E24FC6">
        <w:rPr>
          <w:rFonts w:hint="eastAsia"/>
        </w:rPr>
        <w:t>美国睡眠医学学会（American</w:t>
      </w:r>
      <w:r w:rsidR="00E24FC6">
        <w:t xml:space="preserve"> </w:t>
      </w:r>
      <w:r w:rsidR="00E24FC6">
        <w:rPr>
          <w:rFonts w:hint="eastAsia"/>
        </w:rPr>
        <w:t>Academy</w:t>
      </w:r>
      <w:r w:rsidR="00E24FC6">
        <w:t xml:space="preserve"> </w:t>
      </w:r>
      <w:r w:rsidR="00E24FC6">
        <w:rPr>
          <w:rFonts w:hint="eastAsia"/>
        </w:rPr>
        <w:t>of</w:t>
      </w:r>
      <w:r w:rsidR="00E24FC6">
        <w:t xml:space="preserve"> </w:t>
      </w:r>
      <w:r w:rsidR="00E24FC6">
        <w:rPr>
          <w:rFonts w:hint="eastAsia"/>
        </w:rPr>
        <w:t>Sleep</w:t>
      </w:r>
      <w:r w:rsidR="00E24FC6">
        <w:t xml:space="preserve"> </w:t>
      </w:r>
      <w:r w:rsidR="00E24FC6">
        <w:rPr>
          <w:rFonts w:hint="eastAsia"/>
        </w:rPr>
        <w:t>Medicine，AASM）对</w:t>
      </w:r>
      <w:r>
        <w:rPr>
          <w:rFonts w:hint="eastAsia"/>
        </w:rPr>
        <w:t>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呼吸低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w:t>
      </w:r>
      <w:r w:rsidR="00E24FC6">
        <w:rPr>
          <w:rFonts w:hint="eastAsia"/>
        </w:rPr>
        <w:t>SAHS事件的</w:t>
      </w:r>
      <w:r w:rsidR="00560E93">
        <w:rPr>
          <w:rFonts w:hint="eastAsia"/>
        </w:rPr>
        <w:t>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6024271C" w:rsidR="00310DE6" w:rsidRDefault="003D10EE">
      <w:pPr>
        <w:rPr>
          <w:b/>
        </w:rPr>
      </w:pPr>
      <w:r>
        <w:rPr>
          <w:rFonts w:hint="eastAsia"/>
          <w:noProof/>
        </w:rPr>
        <w:lastRenderedPageBreak/>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0D1488" w:rsidRDefault="000D1488">
                              <w:pPr>
                                <w:pStyle w:val="a7"/>
                                <w:jc w:val="center"/>
                              </w:pPr>
                              <w:bookmarkStart w:id="4" w:name="_Ref532980972"/>
                              <w:bookmarkStart w:id="5"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bookmarkEnd w:id="5"/>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0D1488" w:rsidRDefault="000D1488">
                        <w:pPr>
                          <w:pStyle w:val="a7"/>
                          <w:jc w:val="center"/>
                        </w:pPr>
                        <w:bookmarkStart w:id="6" w:name="_Ref532980972"/>
                        <w:bookmarkStart w:id="7"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6"/>
                        <w:r>
                          <w:t xml:space="preserve">. </w:t>
                        </w:r>
                        <w:bookmarkEnd w:id="7"/>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w:t>
      </w:r>
      <w:r w:rsidR="007C7A32">
        <w:rPr>
          <w:rFonts w:hint="eastAsia"/>
        </w:rPr>
        <w:t>四</w:t>
      </w:r>
      <w:r w:rsidR="009A2410">
        <w:rPr>
          <w:rFonts w:hint="eastAsia"/>
        </w:rPr>
        <w:t>个步骤：1）对原始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4C2B764C" w:rsidR="00310DE6" w:rsidRDefault="009A2410" w:rsidP="007C7A32">
      <w:pPr>
        <w:ind w:firstLineChars="200" w:firstLine="420"/>
      </w:pPr>
      <w:r>
        <w:rPr>
          <w:rFonts w:hint="eastAsia"/>
        </w:rPr>
        <w:t>信号预处理包括以下</w:t>
      </w:r>
      <w:r w:rsidR="007C7A32">
        <w:rPr>
          <w:rFonts w:hint="eastAsia"/>
        </w:rPr>
        <w:t>四</w:t>
      </w:r>
      <w:r>
        <w:rPr>
          <w:rFonts w:hint="eastAsia"/>
        </w:rPr>
        <w:t>个步骤：</w:t>
      </w:r>
      <w:r w:rsidR="00925A67">
        <w:t>1</w:t>
      </w:r>
      <w:r w:rsidR="00925A67">
        <w:rPr>
          <w:rFonts w:hint="eastAsia"/>
        </w:rPr>
        <w:t>）异常数据剔除。</w:t>
      </w:r>
      <w:commentRangeStart w:id="8"/>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度</w:t>
      </w:r>
      <w:r w:rsidR="00925A67">
        <w:rPr>
          <w:rFonts w:hint="eastAsia"/>
        </w:rPr>
        <w:t>数据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将这部分数据去除以避免因为信息丢失造成的干扰</w:t>
      </w:r>
      <w:commentRangeEnd w:id="8"/>
      <w:r w:rsidR="00925A67">
        <w:commentReference w:id="8"/>
      </w:r>
      <w:r w:rsidR="00925A67">
        <w:rPr>
          <w:rFonts w:hint="eastAsia"/>
        </w:rPr>
        <w:t>。</w:t>
      </w:r>
      <w:r w:rsidR="00925A67">
        <w:t>2</w:t>
      </w:r>
      <w:r>
        <w:rPr>
          <w:rFonts w:hint="eastAsia"/>
        </w:rPr>
        <w:t>）</w:t>
      </w:r>
      <w:commentRangeStart w:id="9"/>
      <w:r>
        <w:rPr>
          <w:rFonts w:hint="eastAsia"/>
        </w:rPr>
        <w:t>滤波处理。为了去除原始信号中因为被试触碰传感器造成的</w:t>
      </w:r>
      <w:r>
        <w:t>基线漂移</w:t>
      </w:r>
      <w:r>
        <w:rPr>
          <w:rFonts w:hint="eastAsia"/>
        </w:rPr>
        <w:t>与高频噪声干扰，本文使用了一个</w:t>
      </w:r>
      <w:r w:rsidR="007C7A32">
        <w:rPr>
          <w:rFonts w:hint="eastAsia"/>
        </w:rPr>
        <w:t>4</w:t>
      </w:r>
      <w:r>
        <w:rPr>
          <w:rFonts w:hint="eastAsia"/>
        </w:rPr>
        <w:t>点滑动平均滤波器与一个3阶巴特沃斯高通滤波器对原始口鼻流量信号进行滤波处理，高通滤波器的截止频率设置在0</w:t>
      </w:r>
      <w:r>
        <w:t>.05</w:t>
      </w:r>
      <w:r>
        <w:rPr>
          <w:rFonts w:hint="eastAsia"/>
        </w:rPr>
        <w:t>Hz</w:t>
      </w:r>
      <w:commentRangeEnd w:id="9"/>
      <w:r>
        <w:commentReference w:id="9"/>
      </w:r>
      <w:r>
        <w:rPr>
          <w:rFonts w:hint="eastAsia"/>
        </w:rPr>
        <w:t>。3）滑动窗口切割。这里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10"/>
      <w:commentRangeEnd w:id="10"/>
      <w:r>
        <w:commentReference w:id="10"/>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w:t>
      </w:r>
      <w:r w:rsidR="005D39C5">
        <w:rPr>
          <w:rFonts w:hint="eastAsia"/>
        </w:rPr>
        <w:t>，</w:t>
      </w:r>
      <w:r w:rsidR="003F4F21" w:rsidRPr="00264D17">
        <w:rPr>
          <w:rFonts w:hint="eastAsia"/>
        </w:rPr>
        <w:t>级联预测模型表现最好</w:t>
      </w:r>
      <w:r>
        <w:rPr>
          <w:rFonts w:hint="eastAsia"/>
        </w:rPr>
        <w:t>。经过预处理之后我们总共获得了</w:t>
      </w:r>
      <w:r w:rsidR="000B6061">
        <w:t>28528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w:t>
      </w:r>
      <w:r>
        <w:rPr>
          <w:rFonts w:hint="eastAsia"/>
        </w:rPr>
        <w:lastRenderedPageBreak/>
        <w:t>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11" w:name="_Ref532998949"/>
      <w:r>
        <w:rPr>
          <w:rFonts w:hint="eastAsia"/>
        </w:rPr>
        <w:t>（</w:t>
      </w:r>
      <w:fldSimple w:instr=" SEQ 公式 \* ARABIC ">
        <w:r w:rsidR="003164A5">
          <w:rPr>
            <w:noProof/>
          </w:rPr>
          <w:t>1</w:t>
        </w:r>
      </w:fldSimple>
      <w:bookmarkEnd w:id="11"/>
      <w:r>
        <w:rPr>
          <w:rFonts w:hint="eastAsia"/>
        </w:rPr>
        <w:t>）</w:t>
      </w:r>
    </w:p>
    <w:p w14:paraId="79630F85" w14:textId="77777777" w:rsidR="007C7A32" w:rsidRPr="0051527A" w:rsidRDefault="007C7A32" w:rsidP="0051527A">
      <w:pPr>
        <w:tabs>
          <w:tab w:val="center" w:pos="4156"/>
          <w:tab w:val="right" w:pos="10110"/>
        </w:tabs>
        <w:rPr>
          <w:vanish/>
        </w:rPr>
      </w:pP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分别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2" w:name="_Ref532999053"/>
      <w:r>
        <w:rPr>
          <w:rFonts w:hint="eastAsia"/>
        </w:rPr>
        <w:t>（</w:t>
      </w:r>
      <w:fldSimple w:instr=" SEQ 公式 \* ARABIC ">
        <w:r w:rsidR="003164A5">
          <w:rPr>
            <w:noProof/>
          </w:rPr>
          <w:t>2</w:t>
        </w:r>
      </w:fldSimple>
      <w:bookmarkEnd w:id="12"/>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fldSimple w:instr=" SEQ 公式 \* ARABIC ">
        <w:r w:rsidR="003164A5">
          <w:rPr>
            <w:noProof/>
          </w:rPr>
          <w:t>3</w:t>
        </w:r>
      </w:fldSimple>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3" w:name="_Ref532999064"/>
      <w:r>
        <w:rPr>
          <w:rFonts w:hint="eastAsia"/>
        </w:rPr>
        <w:t>（</w:t>
      </w:r>
      <w:fldSimple w:instr=" SEQ 公式 \* ARABIC ">
        <w:r w:rsidR="003164A5">
          <w:rPr>
            <w:noProof/>
          </w:rPr>
          <w:t>4</w:t>
        </w:r>
      </w:fldSimple>
      <w:bookmarkEnd w:id="13"/>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4B625D98"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18F2CDF0" w:rsidR="000D1488" w:rsidRPr="00215DD0" w:rsidRDefault="000D1488" w:rsidP="0073121A">
                              <w:pPr>
                                <w:pStyle w:val="a7"/>
                                <w:rPr>
                                  <w:b/>
                                  <w:noProof/>
                                </w:rPr>
                              </w:pPr>
                              <w:bookmarkStart w:id="14"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4"/>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0D1488" w:rsidRPr="0073121A" w:rsidRDefault="000D1488">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0D1488" w:rsidRPr="0073121A" w:rsidRDefault="000D1488"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0D1488" w:rsidRPr="0073121A" w:rsidRDefault="000D1488"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18F2CDF0" w:rsidR="000D1488" w:rsidRPr="00215DD0" w:rsidRDefault="000D1488" w:rsidP="0073121A">
                        <w:pPr>
                          <w:pStyle w:val="a7"/>
                          <w:rPr>
                            <w:b/>
                            <w:noProof/>
                          </w:rPr>
                        </w:pPr>
                        <w:bookmarkStart w:id="15"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5"/>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0D1488" w:rsidRPr="0073121A" w:rsidRDefault="000D1488">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0D1488" w:rsidRPr="0073121A" w:rsidRDefault="000D1488"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0D1488" w:rsidRPr="0073121A" w:rsidRDefault="000D1488"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6"/>
      <w:r w:rsidR="009A2410" w:rsidRPr="007562A8">
        <w:rPr>
          <w:rFonts w:hint="eastAsia"/>
        </w:rPr>
        <w:t>频谱峰度</w:t>
      </w:r>
      <w:commentRangeEnd w:id="16"/>
      <w:r w:rsidR="009A2410" w:rsidRPr="007562A8">
        <w:rPr>
          <w:rStyle w:val="af"/>
        </w:rPr>
        <w:commentReference w:id="16"/>
      </w:r>
      <w:commentRangeStart w:id="17"/>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7"/>
      <w:r w:rsidR="009A2410">
        <w:commentReference w:id="17"/>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度</w:t>
      </w:r>
      <w:r>
        <w:rPr>
          <w:rFonts w:hint="eastAsia"/>
        </w:rPr>
        <w:t>走势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分别如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8" w:name="_Ref532999340"/>
      <w:r>
        <w:rPr>
          <w:rFonts w:hint="eastAsia"/>
        </w:rPr>
        <w:t>（</w:t>
      </w:r>
      <w:fldSimple w:instr=" SEQ 公式 \* ARABIC ">
        <w:r w:rsidR="003164A5">
          <w:rPr>
            <w:noProof/>
          </w:rPr>
          <w:t>5</w:t>
        </w:r>
      </w:fldSimple>
      <w:bookmarkEnd w:id="18"/>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fldSimple w:instr=" SEQ 公式 \* ARABIC ">
        <w:r w:rsidR="003164A5">
          <w:rPr>
            <w:noProof/>
          </w:rPr>
          <w:t>6</w:t>
        </w:r>
      </w:fldSimple>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fldSimple w:instr=" SEQ 公式 \* ARABIC ">
        <w:r w:rsidR="003164A5">
          <w:rPr>
            <w:noProof/>
          </w:rPr>
          <w:t>7</w:t>
        </w:r>
      </w:fldSimple>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9" w:name="_Ref532999346"/>
      <w:r>
        <w:rPr>
          <w:rFonts w:hint="eastAsia"/>
        </w:rPr>
        <w:t>（</w:t>
      </w:r>
      <w:fldSimple w:instr=" SEQ 公式 \* ARABIC ">
        <w:r w:rsidR="003164A5">
          <w:rPr>
            <w:noProof/>
          </w:rPr>
          <w:t>8</w:t>
        </w:r>
      </w:fldSimple>
      <w:bookmarkEnd w:id="19"/>
      <w:r>
        <w:rPr>
          <w:rFonts w:hint="eastAsia"/>
        </w:rPr>
        <w:t>）</w:t>
      </w:r>
    </w:p>
    <w:p w14:paraId="72DAB518" w14:textId="77777777" w:rsidR="007C7A32" w:rsidRPr="0051527A" w:rsidRDefault="007C7A32" w:rsidP="0051527A">
      <w:pPr>
        <w:tabs>
          <w:tab w:val="center" w:pos="4156"/>
          <w:tab w:val="right" w:pos="10109"/>
        </w:tabs>
        <w:rPr>
          <w:vanish/>
        </w:rPr>
      </w:pP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20"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20"/>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0D1488">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0D1488">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0D1488">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0D1488">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r>
              <w:rPr>
                <w:rFonts w:hint="eastAsia"/>
              </w:rPr>
              <w:t>呼吸低通气次数、呼吸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0D1488">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0D1488">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0D1488">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0D1488">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0D1488">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0D1488">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0D1488">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氧饱和度</w:t>
            </w:r>
            <w:r w:rsidR="009A2410">
              <w:rPr>
                <w:rFonts w:hint="eastAsia"/>
              </w:rPr>
              <w:t>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0D1488">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0D1488">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1BBD467D"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SAHS事件的起止点。同时为了克服原始数据集中存在的</w:t>
      </w:r>
      <w:r w:rsidR="007C7A32">
        <w:rPr>
          <w:rFonts w:hint="eastAsia"/>
        </w:rPr>
        <w:t>样本数量</w:t>
      </w:r>
      <w:r>
        <w:rPr>
          <w:rFonts w:hint="eastAsia"/>
        </w:rPr>
        <w:t>的</w:t>
      </w:r>
      <w:r w:rsidR="007C7A32">
        <w:rPr>
          <w:rFonts w:hint="eastAsia"/>
        </w:rPr>
        <w:t>不均衡</w:t>
      </w:r>
      <w:r>
        <w:rPr>
          <w:rFonts w:hint="eastAsia"/>
        </w:rPr>
        <w:t>，</w:t>
      </w:r>
      <w:r w:rsidR="001A5098">
        <w:rPr>
          <w:rFonts w:hint="eastAsia"/>
        </w:rPr>
        <w:t>按照</w:t>
      </w:r>
      <w:r>
        <w:rPr>
          <w:rFonts w:hint="eastAsia"/>
        </w:rPr>
        <w:t>两种类别样本数目的反比</w:t>
      </w:r>
      <w:r w:rsidR="001A5098">
        <w:rPr>
          <w:rFonts w:hint="eastAsia"/>
        </w:rPr>
        <w:t>设置类权重，</w:t>
      </w:r>
      <w:r>
        <w:rPr>
          <w:rFonts w:hint="eastAsia"/>
        </w:rPr>
        <w:t>使决策树更加关注数据集中那些阳性样本。</w:t>
      </w:r>
    </w:p>
    <w:p w14:paraId="3B3799C7" w14:textId="34A8A06F" w:rsidR="00310DE6" w:rsidRDefault="009A2410">
      <w:pPr>
        <w:tabs>
          <w:tab w:val="center" w:pos="4156"/>
          <w:tab w:val="right" w:pos="10109"/>
        </w:tabs>
      </w:pPr>
      <w:r>
        <w:rPr>
          <w:rFonts w:hint="eastAsia"/>
        </w:rPr>
        <w:t>另外</w:t>
      </w:r>
      <w:commentRangeStart w:id="21"/>
      <w:commentRangeEnd w:id="21"/>
      <w:r>
        <w:commentReference w:id="21"/>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sidR="001A5098">
        <w:rPr>
          <w:rFonts w:hint="eastAsia"/>
        </w:rPr>
        <w:t>降低计算复杂度，</w:t>
      </w:r>
      <w:r>
        <w:rPr>
          <w:rFonts w:hint="eastAsia"/>
        </w:rPr>
        <w:t>提</w:t>
      </w:r>
      <w:r w:rsidR="001A5098">
        <w:rPr>
          <w:rFonts w:hint="eastAsia"/>
        </w:rPr>
        <w:t>升</w:t>
      </w:r>
      <w:r>
        <w:rPr>
          <w:rFonts w:hint="eastAsia"/>
        </w:rPr>
        <w:t>检测器的训练速度，</w:t>
      </w:r>
      <w:r w:rsidR="001A5098">
        <w:rPr>
          <w:rFonts w:hint="eastAsia"/>
        </w:rPr>
        <w:t>结果表明</w:t>
      </w:r>
      <w:r>
        <w:rPr>
          <w:rFonts w:hint="eastAsia"/>
        </w:rPr>
        <w:t>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523B4F9F"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循环此过程直</w:t>
      </w:r>
      <w:r w:rsidR="001A5098">
        <w:rPr>
          <w:rFonts w:hint="eastAsia"/>
        </w:rPr>
        <w:t>至</w:t>
      </w:r>
      <w:r w:rsidR="002D2DCD" w:rsidRPr="002D2DCD">
        <w:rPr>
          <w:rFonts w:hint="eastAsia"/>
        </w:rPr>
        <w:t>得到</w:t>
      </w:r>
      <w:r w:rsidR="001A5098">
        <w:rPr>
          <w:rFonts w:hint="eastAsia"/>
        </w:rPr>
        <w:t>最终</w:t>
      </w:r>
      <w:r w:rsidR="002D2DCD" w:rsidRPr="002D2DCD">
        <w:rPr>
          <w:rFonts w:hint="eastAsia"/>
        </w:rPr>
        <w:t>测试结果</w:t>
      </w:r>
      <w:r w:rsidR="00E625FE">
        <w:rPr>
          <w:rFonts w:hint="eastAsia"/>
        </w:rPr>
        <w:t>，</w:t>
      </w:r>
      <w:r w:rsidR="002D2DCD" w:rsidRPr="002D2DCD">
        <w:rPr>
          <w:rFonts w:hint="eastAsia"/>
        </w:rPr>
        <w:t>经过级联检测模型我们可以得到由所有</w:t>
      </w:r>
      <w:r w:rsidR="00E625FE">
        <w:rPr>
          <w:rFonts w:hint="eastAsia"/>
        </w:rPr>
        <w:t>1</w:t>
      </w:r>
      <w:r w:rsidR="00E625FE">
        <w:t>0</w:t>
      </w:r>
      <w:r w:rsidR="00E625FE">
        <w:rPr>
          <w:rFonts w:hint="eastAsia"/>
        </w:rPr>
        <w:t>秒</w:t>
      </w:r>
      <w:r w:rsidR="002D2DCD" w:rsidRPr="002D2DCD">
        <w:rPr>
          <w:rFonts w:hint="eastAsia"/>
        </w:rPr>
        <w:t>数据片段预测结果构成的预测序列。在这里</w:t>
      </w:r>
      <w:commentRangeStart w:id="22"/>
      <w:r w:rsidR="002D2DCD" w:rsidRPr="002D2DCD">
        <w:rPr>
          <w:rFonts w:hint="eastAsia"/>
        </w:rPr>
        <w:t>模型的训练与预测是在一台配置</w:t>
      </w:r>
      <w:r w:rsidR="001A5098">
        <w:rPr>
          <w:rFonts w:hint="eastAsia"/>
        </w:rPr>
        <w:t>为</w:t>
      </w:r>
      <w:r w:rsidR="002D2DCD" w:rsidRPr="002D2DCD">
        <w:rPr>
          <w:rFonts w:hint="eastAsia"/>
        </w:rPr>
        <w:t>Inter</w:t>
      </w:r>
      <w:r w:rsidR="002D2DCD" w:rsidRPr="002D2DCD">
        <w:t xml:space="preserve"> </w:t>
      </w:r>
      <w:r w:rsidR="002D2DCD" w:rsidRPr="002D2DCD">
        <w:rPr>
          <w:rFonts w:hint="eastAsia"/>
        </w:rPr>
        <w:t>i5-7600K处理器、8G</w:t>
      </w:r>
      <w:r w:rsidR="001A5098">
        <w:t xml:space="preserve"> DDR4</w:t>
      </w:r>
      <w:r w:rsidR="001A5098">
        <w:rPr>
          <w:rFonts w:hint="eastAsia"/>
        </w:rPr>
        <w:t>内存</w:t>
      </w:r>
      <w:r w:rsidR="002D2DCD" w:rsidRPr="002D2DCD">
        <w:rPr>
          <w:rFonts w:hint="eastAsia"/>
        </w:rPr>
        <w:t>的计算机上进行的。</w:t>
      </w:r>
      <w:commentRangeEnd w:id="22"/>
      <w:r w:rsidR="002D2DCD" w:rsidRPr="002D2DCD">
        <w:rPr>
          <w:rStyle w:val="af"/>
        </w:rPr>
        <w:commentReference w:id="22"/>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339CFF47" w:rsidR="00310DE6" w:rsidRDefault="009A2410">
      <w:pPr>
        <w:ind w:firstLineChars="200" w:firstLine="420"/>
        <w:rPr>
          <w:rFonts w:ascii="Times New Roman" w:hAnsi="Times New Roman" w:cs="Times New Roman"/>
        </w:rPr>
      </w:pPr>
      <w:r>
        <w:rPr>
          <w:rFonts w:hint="eastAsia"/>
        </w:rPr>
        <w:t>级联检测模型</w:t>
      </w:r>
      <w:commentRangeStart w:id="23"/>
      <w:commentRangeEnd w:id="23"/>
      <w:r>
        <w:commentReference w:id="23"/>
      </w:r>
      <w:r w:rsidR="007562A8">
        <w:rPr>
          <w:rFonts w:hint="eastAsia"/>
        </w:rPr>
        <w:t>输出</w:t>
      </w:r>
      <w:r w:rsidR="005D39C5">
        <w:rPr>
          <w:rFonts w:hint="eastAsia"/>
        </w:rPr>
        <w:t>的</w:t>
      </w:r>
      <w:r>
        <w:rPr>
          <w:rFonts w:hint="eastAsia"/>
        </w:rPr>
        <w:t>预测结果序列</w:t>
      </w:r>
      <w:r w:rsidR="00E625FE">
        <w:rPr>
          <w:rFonts w:hint="eastAsia"/>
        </w:rPr>
        <w:t>钟</w:t>
      </w:r>
      <w:r w:rsidR="002A30A8">
        <w:rPr>
          <w:rFonts w:hint="eastAsia"/>
        </w:rPr>
        <w:t>存在一些</w:t>
      </w:r>
      <w:r w:rsidR="00E625FE">
        <w:rPr>
          <w:rFonts w:hint="eastAsia"/>
        </w:rPr>
        <w:t>无效结果</w:t>
      </w:r>
      <w:r w:rsidR="002A30A8">
        <w:rPr>
          <w:rFonts w:hint="eastAsia"/>
        </w:rPr>
        <w:t>，事件检测器</w:t>
      </w:r>
      <w:r w:rsidR="00E625FE">
        <w:rPr>
          <w:rFonts w:hint="eastAsia"/>
        </w:rPr>
        <w:t>会</w:t>
      </w:r>
      <w:r w:rsidR="005D39C5">
        <w:rPr>
          <w:rFonts w:hint="eastAsia"/>
        </w:rPr>
        <w:t>依据</w:t>
      </w:r>
      <w:r w:rsidR="002A30A8">
        <w:rPr>
          <w:rFonts w:hint="eastAsia"/>
        </w:rPr>
        <w:t>以下两条先验规则</w:t>
      </w:r>
      <w:r w:rsidR="005D39C5">
        <w:rPr>
          <w:rFonts w:hint="eastAsia"/>
        </w:rPr>
        <w:t>进行</w:t>
      </w:r>
      <w:commentRangeStart w:id="24"/>
      <w:r>
        <w:rPr>
          <w:rFonts w:hint="eastAsia"/>
        </w:rPr>
        <w:t>修正</w:t>
      </w:r>
      <w:commentRangeEnd w:id="24"/>
      <w:r>
        <w:commentReference w:id="24"/>
      </w:r>
      <w:r>
        <w:rPr>
          <w:rFonts w:hint="eastAsia"/>
        </w:rPr>
        <w:t>，输出最终的SAHS事件预测结果以及AHI</w:t>
      </w:r>
      <w:r w:rsidR="002A30A8">
        <w:rPr>
          <w:rFonts w:hint="eastAsia"/>
        </w:rPr>
        <w:t>指数。</w:t>
      </w:r>
      <w:r>
        <w:rPr>
          <w:rFonts w:hint="eastAsia"/>
        </w:rPr>
        <w:t>1）至少连续十个AH数据片段构成的序列才认为是一次有效的SAHS事件</w:t>
      </w:r>
      <w:r w:rsidR="005D39C5">
        <w:rPr>
          <w:rFonts w:hint="eastAsia"/>
        </w:rPr>
        <w:t>。</w:t>
      </w:r>
      <w:r>
        <w:rPr>
          <w:rFonts w:hint="eastAsia"/>
        </w:rPr>
        <w:t>因为在使用窗宽为十秒的滑动窗口切割</w:t>
      </w:r>
      <w:r>
        <w:rPr>
          <w:rFonts w:hint="eastAsia"/>
        </w:rPr>
        <w:lastRenderedPageBreak/>
        <w:t>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被事件检测器重置为N数据片段</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w:t>
      </w:r>
      <w:r w:rsidR="005D39C5">
        <w:rPr>
          <w:rFonts w:eastAsiaTheme="minorHAnsi" w:hint="eastAsia"/>
        </w:rPr>
        <w:t>。</w:t>
      </w:r>
      <w:r>
        <w:rPr>
          <w:rFonts w:eastAsiaTheme="minorHAnsi" w:hint="eastAsia"/>
        </w:rPr>
        <w:t>这同样是由于窗口切割规则造成的。不符合上述规则</w:t>
      </w:r>
      <w:r>
        <w:rPr>
          <w:rFonts w:eastAsiaTheme="minorHAnsi" w:cs="Times New Roman" w:hint="eastAsia"/>
        </w:rPr>
        <w:t>的N数据片段将被事件检测器重置为AH数据片段。经过事件检测器</w:t>
      </w:r>
      <w:r w:rsidR="00687BCF">
        <w:rPr>
          <w:rFonts w:eastAsiaTheme="minorHAnsi" w:cs="Times New Roman" w:hint="eastAsia"/>
        </w:rPr>
        <w:t>输出</w:t>
      </w:r>
      <w:commentRangeStart w:id="25"/>
      <w:commentRangeEnd w:id="25"/>
      <w:r>
        <w:commentReference w:id="25"/>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总事件数，</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60B5B1A" w:rsidR="00310DE6" w:rsidRDefault="0070577E">
      <w:pPr>
        <w:ind w:firstLineChars="200" w:firstLine="420"/>
      </w:pPr>
      <w:r>
        <w:rPr>
          <w:rFonts w:hint="eastAsia"/>
        </w:rPr>
        <w:t>级联检测模型</w:t>
      </w:r>
      <w:r w:rsidR="009A2410">
        <w:rPr>
          <w:rFonts w:hint="eastAsia"/>
        </w:rPr>
        <w:t>可以</w:t>
      </w:r>
      <w:r w:rsidR="005D39C5">
        <w:rPr>
          <w:rFonts w:hint="eastAsia"/>
        </w:rPr>
        <w:t>检测</w:t>
      </w:r>
      <w:r w:rsidR="009A2410">
        <w:rPr>
          <w:rFonts w:hint="eastAsia"/>
        </w:rPr>
        <w:t>每次事件及其起止点，进而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6"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6"/>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17B4FF61" w:rsidR="00310DE6" w:rsidRDefault="00335F56">
      <w:r>
        <w:rPr>
          <w:rFonts w:hint="eastAsia"/>
          <w:noProof/>
        </w:rPr>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0D1488" w:rsidRDefault="000D1488" w:rsidP="00C36C1B">
                              <w:pPr>
                                <w:pStyle w:val="a7"/>
                                <w:jc w:val="center"/>
                                <w:rPr>
                                  <w:noProof/>
                                </w:rPr>
                              </w:pPr>
                              <w:bookmarkStart w:id="27"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7"/>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0D1488" w:rsidRDefault="000D1488"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0D1488" w:rsidRDefault="000D1488"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0D1488" w:rsidRDefault="000D1488"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0D1488" w:rsidRDefault="000D1488" w:rsidP="00C36C1B">
                        <w:pPr>
                          <w:pStyle w:val="a7"/>
                          <w:jc w:val="center"/>
                          <w:rPr>
                            <w:noProof/>
                          </w:rPr>
                        </w:pPr>
                        <w:bookmarkStart w:id="28"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8"/>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0D1488" w:rsidRDefault="000D1488"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0D1488" w:rsidRDefault="000D1488"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0D1488" w:rsidRDefault="000D1488"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0D1488" w:rsidRDefault="000D1488"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0D1488" w:rsidRDefault="000D1488"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0D1488" w:rsidRDefault="000D1488"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0D1488" w:rsidRDefault="000D1488"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0D1488" w:rsidRDefault="000D1488"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0D1488" w:rsidRDefault="000D1488"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0D1488" w:rsidRDefault="000D1488"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0D1488" w:rsidRDefault="000D1488"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0D1488" w:rsidRDefault="000D1488"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0D1488" w:rsidRDefault="000D1488"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0D1488" w:rsidRDefault="000D1488"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0D1488" w:rsidRDefault="000D1488"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5D39C5">
        <w:rPr>
          <w:rFonts w:hint="eastAsia"/>
        </w:rPr>
        <w:t>15</w:t>
      </w:r>
      <w:r w:rsidR="009C3368">
        <w:rPr>
          <w:rFonts w:hint="eastAsia"/>
        </w:rPr>
        <w:t>名被试超过一百小时的数据</w:t>
      </w:r>
      <w:r w:rsidR="009A2410">
        <w:rPr>
          <w:rFonts w:hint="eastAsia"/>
        </w:rPr>
        <w:t>，总共包含</w:t>
      </w:r>
      <w:commentRangeStart w:id="29"/>
      <w:r w:rsidR="009A2410">
        <w:t>285286</w:t>
      </w:r>
      <w:commentRangeEnd w:id="29"/>
      <w:r w:rsidR="005D39C5">
        <w:rPr>
          <w:rStyle w:val="af"/>
        </w:rPr>
        <w:commentReference w:id="29"/>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30"/>
      <w:commentRangeEnd w:id="30"/>
      <w:r w:rsidR="009A2410">
        <w:commentReference w:id="30"/>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31"/>
      <w:r w:rsidR="009A2410">
        <w:rPr>
          <w:rFonts w:hint="eastAsia"/>
        </w:rPr>
        <w:t>虚警事件</w:t>
      </w:r>
      <w:commentRangeEnd w:id="31"/>
      <w:r w:rsidR="009A2410">
        <w:rPr>
          <w:rStyle w:val="af"/>
        </w:rPr>
        <w:commentReference w:id="31"/>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是对</w:t>
      </w:r>
      <w:r w:rsidR="00667899">
        <w:rPr>
          <w:rFonts w:hint="eastAsia"/>
        </w:rPr>
        <w:t>级联检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0D1488" w:rsidRDefault="000D1488">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0D1488" w:rsidRDefault="000D1488">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0D1488" w:rsidRDefault="000D1488">
                              <w:pPr>
                                <w:pStyle w:val="a7"/>
                                <w:jc w:val="cente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2"/>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0D1488" w:rsidRDefault="000D1488">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0D1488" w:rsidRDefault="000D1488">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0D1488" w:rsidRDefault="000D1488">
                        <w:pPr>
                          <w:pStyle w:val="a7"/>
                          <w:jc w:val="cente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3"/>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根据级联检测模型预测出的AHI</w:t>
      </w:r>
      <w:r w:rsidR="009A2410">
        <w:rPr>
          <w:rFonts w:hint="eastAsia"/>
          <w:vertAlign w:val="subscript"/>
        </w:rPr>
        <w:t>est</w:t>
      </w:r>
      <w:r w:rsidR="009A2410">
        <w:rPr>
          <w:rFonts w:hint="eastAsia"/>
        </w:rPr>
        <w:t>与根据多导睡眠图人工标注出的AHI</w:t>
      </w:r>
      <w:r w:rsidR="009A2410">
        <w:rPr>
          <w:rFonts w:hint="eastAsia"/>
          <w:vertAlign w:val="subscript"/>
        </w:rPr>
        <w:t>ref</w:t>
      </w:r>
      <w:r w:rsidR="009A2410">
        <w:rPr>
          <w:rFonts w:hint="eastAsia"/>
        </w:rPr>
        <w:t>的散点关系图。</w:t>
      </w:r>
      <w:r w:rsidR="00826CFE">
        <w:rPr>
          <w:rFonts w:hint="eastAsia"/>
        </w:rPr>
        <w:t>图中的</w:t>
      </w:r>
      <w:r w:rsidR="00EB69EF">
        <w:rPr>
          <w:rFonts w:hint="eastAsia"/>
        </w:rPr>
        <w:t>实线为根据最小二乘法拟合出的直线，表明</w:t>
      </w:r>
      <w:r w:rsidR="009A2410">
        <w:rPr>
          <w:rFonts w:hint="eastAsia"/>
        </w:rPr>
        <w:t>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4"/>
      <w:commentRangeEnd w:id="34"/>
      <w:r w:rsidR="009A2410">
        <w:rPr>
          <w:rStyle w:val="af"/>
        </w:rPr>
        <w:commentReference w:id="34"/>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的Bland-Altman图，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5"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5"/>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3A089AC3" w:rsidR="00796615" w:rsidRDefault="00796615" w:rsidP="002A78BC">
      <w:pPr>
        <w:ind w:firstLineChars="200" w:firstLine="420"/>
      </w:pPr>
      <w:r>
        <w:rPr>
          <w:rFonts w:hint="eastAsia"/>
          <w:noProof/>
        </w:rPr>
        <w:lastRenderedPageBreak/>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0D1488" w:rsidRDefault="000D1488">
                                <w:pPr>
                                  <w:pStyle w:val="a7"/>
                                  <w:jc w:val="center"/>
                                </w:pPr>
                                <w:bookmarkStart w:id="3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6"/>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0D1488" w:rsidRDefault="000D148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0D1488" w:rsidRDefault="000D148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omDfTOIAAAAM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0D1488" w:rsidRDefault="000D1488">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0D1488" w:rsidRDefault="000D1488">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0D1488" w:rsidRDefault="000D1488">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w:t>
      </w:r>
      <w:r w:rsidR="002A78BC">
        <w:rPr>
          <w:rFonts w:hint="eastAsia"/>
        </w:rPr>
        <w:t>事件的计数精准</w:t>
      </w:r>
      <w:r w:rsidR="009A2410">
        <w:rPr>
          <w:rFonts w:hint="eastAsia"/>
        </w:rPr>
        <w:t>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w:t>
      </w:r>
      <w:r w:rsidR="002A78BC">
        <w:rPr>
          <w:rFonts w:hint="eastAsia"/>
        </w:rPr>
        <w:t>通过</w:t>
      </w:r>
      <w:r w:rsidR="009A2410">
        <w:rPr>
          <w:rFonts w:hint="eastAsia"/>
        </w:rPr>
        <w:t>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w:t>
      </w:r>
      <w:r w:rsidR="002A78BC">
        <w:rPr>
          <w:rFonts w:hint="eastAsia"/>
        </w:rPr>
        <w:t>的</w:t>
      </w:r>
      <w:r w:rsidR="009A2410">
        <w:rPr>
          <w:rFonts w:hint="eastAsia"/>
        </w:rPr>
        <w:t>级联设计</w:t>
      </w:r>
      <w:r w:rsidR="002A78BC">
        <w:rPr>
          <w:rFonts w:hint="eastAsia"/>
        </w:rPr>
        <w:t>有效</w:t>
      </w:r>
      <w:r w:rsidR="009A2410">
        <w:rPr>
          <w:rFonts w:hint="eastAsia"/>
        </w:rPr>
        <w:t>解决</w:t>
      </w:r>
      <w:r w:rsidR="002A78BC">
        <w:rPr>
          <w:rFonts w:hint="eastAsia"/>
        </w:rPr>
        <w:t>了</w:t>
      </w:r>
      <w:r w:rsidR="009A2410">
        <w:rPr>
          <w:rFonts w:hint="eastAsia"/>
        </w:rPr>
        <w:t>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的是级联检测模型更倾向于犯假阳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对于级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38"/>
      <w:commentRangeEnd w:id="38"/>
      <w:r>
        <w:commentReference w:id="38"/>
      </w:r>
      <w:r>
        <w:rPr>
          <w:rFonts w:hint="eastAsia"/>
        </w:rPr>
        <w:t>。</w:t>
      </w:r>
    </w:p>
    <w:p w14:paraId="089FBFAD" w14:textId="77777777" w:rsidR="00796615" w:rsidRDefault="00796615" w:rsidP="006213E7">
      <w:r>
        <w:rPr>
          <w:noProof/>
        </w:rPr>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0D1488" w:rsidRDefault="000D1488">
                              <w:pPr>
                                <w:pStyle w:val="a7"/>
                              </w:pPr>
                              <w:bookmarkStart w:id="39"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9"/>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0D1488" w:rsidRDefault="000D148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0D1488" w:rsidRDefault="000D148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0D1488" w:rsidRDefault="000D1488">
                        <w:pPr>
                          <w:pStyle w:val="a7"/>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0"/>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0D1488" w:rsidRDefault="000D1488">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0D1488" w:rsidRDefault="000D1488">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AHI</w:t>
      </w:r>
      <w:r w:rsidR="00A22C9A" w:rsidRPr="00A22C9A">
        <w:rPr>
          <w:rFonts w:hint="eastAsia"/>
          <w:vertAlign w:val="subscript"/>
        </w:rPr>
        <w:t>est</w:t>
      </w:r>
      <w:r w:rsidR="00A22C9A">
        <w:rPr>
          <w:rFonts w:hint="eastAsia"/>
        </w:rPr>
        <w:t>指数</w:t>
      </w:r>
      <w:r>
        <w:rPr>
          <w:rFonts w:hint="eastAsia"/>
        </w:rPr>
        <w:t>与人工标注的</w:t>
      </w:r>
      <w:r w:rsidR="00A22C9A">
        <w:rPr>
          <w:rFonts w:hint="eastAsia"/>
        </w:rPr>
        <w:t>AHI</w:t>
      </w:r>
      <w:r w:rsidR="00A22C9A" w:rsidRPr="00A22C9A">
        <w:rPr>
          <w:rFonts w:hint="eastAsia"/>
          <w:vertAlign w:val="subscript"/>
        </w:rPr>
        <w:t>ref</w:t>
      </w:r>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AHI</w:t>
      </w:r>
      <w:r>
        <w:rPr>
          <w:rFonts w:hint="eastAsia"/>
          <w:vertAlign w:val="subscript"/>
        </w:rPr>
        <w:t>est</w:t>
      </w:r>
      <w:r>
        <w:rPr>
          <w:rFonts w:hint="eastAsia"/>
        </w:rPr>
        <w:t>与AHI</w:t>
      </w:r>
      <w:r>
        <w:rPr>
          <w:rFonts w:hint="eastAsia"/>
          <w:vertAlign w:val="subscript"/>
        </w:rPr>
        <w:t>re</w:t>
      </w:r>
      <w:r w:rsidR="00265378">
        <w:rPr>
          <w:vertAlign w:val="subscript"/>
        </w:rPr>
        <w:t>f</w:t>
      </w:r>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AHI</w:t>
      </w:r>
      <w:r w:rsidR="006213E7" w:rsidRPr="006213E7">
        <w:rPr>
          <w:rFonts w:hint="eastAsia"/>
          <w:vertAlign w:val="subscript"/>
        </w:rPr>
        <w:t>est</w:t>
      </w:r>
      <w:r w:rsidR="006213E7">
        <w:rPr>
          <w:rFonts w:hint="eastAsia"/>
        </w:rPr>
        <w:t>与AHI</w:t>
      </w:r>
      <w:r w:rsidR="006213E7" w:rsidRPr="006213E7">
        <w:rPr>
          <w:rFonts w:hint="eastAsia"/>
          <w:vertAlign w:val="subscript"/>
        </w:rPr>
        <w:t>ref</w:t>
      </w:r>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AHI</w:t>
      </w:r>
      <w:r w:rsidR="006213E7" w:rsidRPr="00664DF2">
        <w:rPr>
          <w:rFonts w:hint="eastAsia"/>
          <w:vertAlign w:val="subscript"/>
        </w:rPr>
        <w:t>est</w:t>
      </w:r>
      <w:r w:rsidR="006213E7">
        <w:rPr>
          <w:rFonts w:hint="eastAsia"/>
        </w:rPr>
        <w:t>与AHI</w:t>
      </w:r>
      <w:r w:rsidR="006213E7" w:rsidRPr="00664DF2">
        <w:rPr>
          <w:rFonts w:hint="eastAsia"/>
          <w:vertAlign w:val="subscript"/>
        </w:rPr>
        <w:t>ref</w:t>
      </w:r>
      <w:r w:rsidR="006213E7">
        <w:rPr>
          <w:rFonts w:hint="eastAsia"/>
        </w:rPr>
        <w:t>的对比，因为级联检测模型更倾向于犯假阳性错误，所以AHI</w:t>
      </w:r>
      <w:r w:rsidR="006213E7" w:rsidRPr="00B83673">
        <w:rPr>
          <w:rFonts w:hint="eastAsia"/>
          <w:vertAlign w:val="subscript"/>
        </w:rPr>
        <w:t>est</w:t>
      </w:r>
      <w:r w:rsidR="006213E7">
        <w:rPr>
          <w:rFonts w:hint="eastAsia"/>
        </w:rPr>
        <w:t>通常略微高于AHI</w:t>
      </w:r>
      <w:r w:rsidR="006213E7" w:rsidRPr="00B83673">
        <w:rPr>
          <w:rFonts w:hint="eastAsia"/>
          <w:vertAlign w:val="subscript"/>
        </w:rPr>
        <w:t>ref</w:t>
      </w:r>
      <w:r w:rsidR="006213E7">
        <w:rPr>
          <w:rFonts w:hint="eastAsia"/>
        </w:rPr>
        <w:t>。其中有三名被试级联检测模型高估了他们的严重程度而对于余下的十二名被试来说级联检测模型作出了正确的SAHS严重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41" w:name="_Ref532983007"/>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41"/>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0D2171E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2A78BC">
        <w:rPr>
          <w:rFonts w:hint="eastAsia"/>
        </w:rPr>
        <w:t>15</w:t>
      </w:r>
      <w:r w:rsidR="00B77983">
        <w:rPr>
          <w:rFonts w:hint="eastAsia"/>
        </w:rPr>
        <w:t>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42"/>
      <w:commentRangeEnd w:id="42"/>
      <w:r>
        <w:commentReference w:id="42"/>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一点是级联检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43" w:name="_Ref532983051"/>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43"/>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pe</w:t>
            </w:r>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4"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5"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6"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7"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8"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50"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2"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Da Woon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34778FD8"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w:t>
      </w:r>
      <w:r>
        <w:rPr>
          <w:rFonts w:hint="eastAsia"/>
        </w:rPr>
        <w:lastRenderedPageBreak/>
        <w:t>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2A78BC">
        <w:rPr>
          <w:rFonts w:hint="eastAsia"/>
        </w:rPr>
        <w:t>定位</w:t>
      </w:r>
      <w:r w:rsidR="00347133">
        <w:rPr>
          <w:rFonts w:hint="eastAsia"/>
        </w:rPr>
        <w:t>每次SAHS事件的</w:t>
      </w:r>
      <w:r w:rsidR="002A78BC">
        <w:rPr>
          <w:rFonts w:hint="eastAsia"/>
        </w:rPr>
        <w:t>起止</w:t>
      </w:r>
      <w:r w:rsidR="00347133">
        <w:rPr>
          <w:rFonts w:hint="eastAsia"/>
        </w:rPr>
        <w:t>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方法为检测过程提供了更好的解释性，同时有效降低了模型的计算复杂度，</w:t>
      </w:r>
      <w:r w:rsidRPr="00347133">
        <w:rPr>
          <w:rFonts w:hint="eastAsia"/>
        </w:rPr>
        <w:t>有希望成为SAHS</w:t>
      </w:r>
      <w:commentRangeStart w:id="53"/>
      <w:commentRangeEnd w:id="53"/>
      <w:r w:rsidRPr="00347133">
        <w:commentReference w:id="53"/>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w:t>
      </w:r>
      <w:r w:rsidRPr="00B63D17">
        <w:rPr>
          <w:i/>
          <w:noProof/>
        </w:rPr>
        <w:lastRenderedPageBreak/>
        <w:t xml:space="preserve">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7"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25C55D65"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dministrator" w:date="2018-12-27T23:15:00Z" w:initials="A">
    <w:p w14:paraId="44B7AD8F" w14:textId="77777777" w:rsidR="000D1488" w:rsidRDefault="000D1488" w:rsidP="00925A67">
      <w:pPr>
        <w:pStyle w:val="a4"/>
      </w:pPr>
      <w:r>
        <w:rPr>
          <w:rFonts w:hint="eastAsia"/>
        </w:rPr>
        <w:t>异常数据剔除，在图1a中有所体现</w:t>
      </w:r>
    </w:p>
  </w:comment>
  <w:comment w:id="9" w:author="Administrator" w:date="2018-12-27T23:15:00Z" w:initials="A">
    <w:p w14:paraId="6F6D52E2" w14:textId="77777777" w:rsidR="000D1488" w:rsidRDefault="000D1488">
      <w:pPr>
        <w:pStyle w:val="a4"/>
      </w:pPr>
      <w:r>
        <w:rPr>
          <w:rFonts w:hint="eastAsia"/>
        </w:rPr>
        <w:t>在其中某一分句上标注引用</w:t>
      </w:r>
    </w:p>
  </w:comment>
  <w:comment w:id="10" w:author="Administrator" w:date="2018-12-27T23:23:00Z" w:initials="A">
    <w:p w14:paraId="05E2302B" w14:textId="77777777" w:rsidR="000D1488" w:rsidRDefault="000D1488">
      <w:pPr>
        <w:pStyle w:val="a4"/>
      </w:pPr>
      <w:r>
        <w:rPr>
          <w:rFonts w:hint="eastAsia"/>
        </w:rPr>
        <w:t>或</w:t>
      </w:r>
    </w:p>
  </w:comment>
  <w:comment w:id="16" w:author="sunset" w:date="2018-12-27T08:57:00Z" w:initials="s">
    <w:p w14:paraId="54D766E5" w14:textId="77777777" w:rsidR="000D1488" w:rsidRDefault="000D1488">
      <w:pPr>
        <w:pStyle w:val="a4"/>
      </w:pPr>
      <w:r>
        <w:rPr>
          <w:rFonts w:hint="eastAsia"/>
        </w:rPr>
        <w:t>此处最好也用个频谱图来图示说明并加上对应符号</w:t>
      </w:r>
    </w:p>
  </w:comment>
  <w:comment w:id="17" w:author="Administrator" w:date="2018-12-27T23:24:00Z" w:initials="A">
    <w:p w14:paraId="59B571C0" w14:textId="77777777" w:rsidR="000D1488" w:rsidRDefault="000D1488">
      <w:pPr>
        <w:pStyle w:val="a4"/>
      </w:pPr>
      <w:r>
        <w:rPr>
          <w:rFonts w:hint="eastAsia"/>
        </w:rPr>
        <w:t>需要在图1（c）中标识出来</w:t>
      </w:r>
    </w:p>
    <w:p w14:paraId="7C454CF6" w14:textId="77777777" w:rsidR="000D1488" w:rsidRDefault="000D1488">
      <w:pPr>
        <w:pStyle w:val="a4"/>
      </w:pPr>
    </w:p>
  </w:comment>
  <w:comment w:id="21" w:author="Administrator" w:date="2018-12-27T23:26:00Z" w:initials="A">
    <w:p w14:paraId="5A9873D5" w14:textId="77777777" w:rsidR="000D1488" w:rsidRDefault="000D1488">
      <w:pPr>
        <w:pStyle w:val="a4"/>
      </w:pPr>
      <w:r>
        <w:rPr>
          <w:rFonts w:hint="eastAsia"/>
        </w:rPr>
        <w:t>本文</w:t>
      </w:r>
    </w:p>
  </w:comment>
  <w:comment w:id="22" w:author="sunset" w:date="2018-12-27T09:56:00Z" w:initials="s">
    <w:p w14:paraId="27C352FF" w14:textId="77777777" w:rsidR="000D1488" w:rsidRDefault="000D1488" w:rsidP="002D2DCD">
      <w:pPr>
        <w:pStyle w:val="a4"/>
      </w:pPr>
      <w:r>
        <w:rPr>
          <w:rFonts w:hint="eastAsia"/>
        </w:rPr>
        <w:t>移到讨论效率之处</w:t>
      </w:r>
    </w:p>
  </w:comment>
  <w:comment w:id="23" w:author="Administrator" w:date="2018-12-27T23:29:00Z" w:initials="A">
    <w:p w14:paraId="71BF6F41" w14:textId="77777777" w:rsidR="000D1488" w:rsidRDefault="000D1488">
      <w:pPr>
        <w:pStyle w:val="a4"/>
      </w:pPr>
      <w:r>
        <w:rPr>
          <w:rFonts w:hint="eastAsia"/>
        </w:rPr>
        <w:t>输出的</w:t>
      </w:r>
    </w:p>
  </w:comment>
  <w:comment w:id="24" w:author="Administrator" w:date="2018-12-27T23:29:00Z" w:initials="A">
    <w:p w14:paraId="0FD634D4" w14:textId="77777777" w:rsidR="000D1488" w:rsidRDefault="000D1488">
      <w:pPr>
        <w:pStyle w:val="a4"/>
      </w:pPr>
      <w:r>
        <w:rPr>
          <w:rFonts w:hint="eastAsia"/>
        </w:rPr>
        <w:t>经过事件检测器</w:t>
      </w:r>
    </w:p>
  </w:comment>
  <w:comment w:id="25" w:author="Administrator" w:date="2018-12-27T23:32:00Z" w:initials="A">
    <w:p w14:paraId="372646DF" w14:textId="77777777" w:rsidR="000D1488" w:rsidRDefault="000D1488">
      <w:pPr>
        <w:pStyle w:val="a4"/>
      </w:pPr>
      <w:r>
        <w:rPr>
          <w:rFonts w:hint="eastAsia"/>
        </w:rPr>
        <w:t>输出</w:t>
      </w:r>
    </w:p>
  </w:comment>
  <w:comment w:id="29" w:author="sunset" w:date="2019-01-02T09:22:00Z" w:initials="s">
    <w:p w14:paraId="7C93A9D0" w14:textId="2B35F3AF" w:rsidR="000D1488" w:rsidRDefault="000D1488">
      <w:pPr>
        <w:pStyle w:val="a4"/>
      </w:pPr>
      <w:r>
        <w:rPr>
          <w:rStyle w:val="af"/>
        </w:rPr>
        <w:annotationRef/>
      </w:r>
      <w:r>
        <w:rPr>
          <w:rFonts w:hint="eastAsia"/>
        </w:rPr>
        <w:t>与第二部分数字统一？</w:t>
      </w:r>
    </w:p>
  </w:comment>
  <w:comment w:id="30" w:author="Administrator" w:date="2018-12-27T23:36:00Z" w:initials="A">
    <w:p w14:paraId="17BF387D" w14:textId="77777777" w:rsidR="000D1488" w:rsidRDefault="000D1488">
      <w:pPr>
        <w:pStyle w:val="a4"/>
      </w:pPr>
      <w:r>
        <w:rPr>
          <w:rFonts w:hint="eastAsia"/>
        </w:rPr>
        <w:t>标注引用</w:t>
      </w:r>
    </w:p>
  </w:comment>
  <w:comment w:id="31" w:author="sunset" w:date="2018-12-23T12:52:00Z" w:initials="s">
    <w:p w14:paraId="1F98739A" w14:textId="77777777" w:rsidR="000D1488" w:rsidRDefault="000D1488">
      <w:pPr>
        <w:pStyle w:val="a4"/>
      </w:pPr>
      <w:r>
        <w:rPr>
          <w:rFonts w:hint="eastAsia"/>
        </w:rPr>
        <w:t>虚警有点过高，比较刺眼，对于虚警有没有进一步分析说明？</w:t>
      </w:r>
    </w:p>
  </w:comment>
  <w:comment w:id="34" w:author="sunset" w:date="2018-12-23T12:53:00Z" w:initials="s">
    <w:p w14:paraId="4B6E17A0" w14:textId="77777777" w:rsidR="000D1488" w:rsidRDefault="000D1488">
      <w:pPr>
        <w:pStyle w:val="a4"/>
      </w:pPr>
      <w:r>
        <w:t>7？</w:t>
      </w:r>
    </w:p>
  </w:comment>
  <w:comment w:id="38" w:author="Administrator" w:date="2018-12-27T22:57:00Z" w:initials="A">
    <w:p w14:paraId="071B50EF" w14:textId="77777777" w:rsidR="000D1488" w:rsidRDefault="000D1488" w:rsidP="00796615">
      <w:pPr>
        <w:pStyle w:val="a4"/>
      </w:pPr>
      <w:r>
        <w:rPr>
          <w:rFonts w:hint="eastAsia"/>
        </w:rPr>
        <w:t>参考表格3按2012年AASM修正后标注结果测算后正阳、正阴、假阳、假阴性统计结果</w:t>
      </w:r>
    </w:p>
  </w:comment>
  <w:comment w:id="42" w:author="Administrator" w:date="2018-12-27T23:00:00Z" w:initials="A">
    <w:p w14:paraId="296B6181" w14:textId="77777777" w:rsidR="000D1488" w:rsidRDefault="000D1488">
      <w:pPr>
        <w:pStyle w:val="a4"/>
      </w:pPr>
      <w:r>
        <w:rPr>
          <w:rFonts w:hint="eastAsia"/>
        </w:rPr>
        <w:t>37微</w:t>
      </w:r>
    </w:p>
  </w:comment>
  <w:comment w:id="53" w:author="Administrator" w:date="2018-12-27T23:03:00Z" w:initials="A">
    <w:p w14:paraId="1A5138AF" w14:textId="77777777" w:rsidR="000D1488" w:rsidRDefault="000D1488">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7C93A9D0"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7C93A9D0" w16cid:durableId="1FD7034F"/>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906CCE" w14:textId="77777777" w:rsidR="00527C64" w:rsidRDefault="00527C64" w:rsidP="00212556">
      <w:r>
        <w:separator/>
      </w:r>
    </w:p>
  </w:endnote>
  <w:endnote w:type="continuationSeparator" w:id="0">
    <w:p w14:paraId="16E18BE8" w14:textId="77777777" w:rsidR="00527C64" w:rsidRDefault="00527C64"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4EE42" w14:textId="77777777" w:rsidR="00527C64" w:rsidRDefault="00527C64" w:rsidP="00212556">
      <w:r>
        <w:separator/>
      </w:r>
    </w:p>
  </w:footnote>
  <w:footnote w:type="continuationSeparator" w:id="0">
    <w:p w14:paraId="0B3E124A" w14:textId="77777777" w:rsidR="00527C64" w:rsidRDefault="00527C64"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13E16"/>
    <w:rsid w:val="00022DE8"/>
    <w:rsid w:val="00024EE0"/>
    <w:rsid w:val="00027AE6"/>
    <w:rsid w:val="00035134"/>
    <w:rsid w:val="0003623F"/>
    <w:rsid w:val="000455C2"/>
    <w:rsid w:val="00047511"/>
    <w:rsid w:val="00064BA4"/>
    <w:rsid w:val="0006577F"/>
    <w:rsid w:val="0007111E"/>
    <w:rsid w:val="00071721"/>
    <w:rsid w:val="000723DF"/>
    <w:rsid w:val="00077194"/>
    <w:rsid w:val="000837C2"/>
    <w:rsid w:val="00095EF8"/>
    <w:rsid w:val="000A16FE"/>
    <w:rsid w:val="000A2D3B"/>
    <w:rsid w:val="000B6061"/>
    <w:rsid w:val="000B78D5"/>
    <w:rsid w:val="000C144C"/>
    <w:rsid w:val="000C1FD6"/>
    <w:rsid w:val="000C5B4B"/>
    <w:rsid w:val="000C7A68"/>
    <w:rsid w:val="000D1488"/>
    <w:rsid w:val="000D57E1"/>
    <w:rsid w:val="000E4B71"/>
    <w:rsid w:val="000F6E05"/>
    <w:rsid w:val="0010186F"/>
    <w:rsid w:val="00110255"/>
    <w:rsid w:val="00110CDD"/>
    <w:rsid w:val="001143F3"/>
    <w:rsid w:val="00114ED9"/>
    <w:rsid w:val="00134B46"/>
    <w:rsid w:val="00140521"/>
    <w:rsid w:val="001576E2"/>
    <w:rsid w:val="00163DDE"/>
    <w:rsid w:val="001643DD"/>
    <w:rsid w:val="00172F63"/>
    <w:rsid w:val="00175F29"/>
    <w:rsid w:val="00176E0E"/>
    <w:rsid w:val="001914E3"/>
    <w:rsid w:val="00191673"/>
    <w:rsid w:val="0019210E"/>
    <w:rsid w:val="00195884"/>
    <w:rsid w:val="0019591B"/>
    <w:rsid w:val="00197D1A"/>
    <w:rsid w:val="001A0D94"/>
    <w:rsid w:val="001A5098"/>
    <w:rsid w:val="001A71FE"/>
    <w:rsid w:val="001A752A"/>
    <w:rsid w:val="001B3937"/>
    <w:rsid w:val="001C0F00"/>
    <w:rsid w:val="001D0593"/>
    <w:rsid w:val="001D5126"/>
    <w:rsid w:val="001D7183"/>
    <w:rsid w:val="001E71D2"/>
    <w:rsid w:val="001E7985"/>
    <w:rsid w:val="001F7325"/>
    <w:rsid w:val="0020396A"/>
    <w:rsid w:val="00205719"/>
    <w:rsid w:val="00206ED0"/>
    <w:rsid w:val="00212556"/>
    <w:rsid w:val="00212D65"/>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1724B"/>
    <w:rsid w:val="00424112"/>
    <w:rsid w:val="00424B74"/>
    <w:rsid w:val="00436AA2"/>
    <w:rsid w:val="0043760C"/>
    <w:rsid w:val="00440869"/>
    <w:rsid w:val="00451D27"/>
    <w:rsid w:val="00454ECD"/>
    <w:rsid w:val="00457E3E"/>
    <w:rsid w:val="00477522"/>
    <w:rsid w:val="00484775"/>
    <w:rsid w:val="004855FA"/>
    <w:rsid w:val="004936D7"/>
    <w:rsid w:val="004962C2"/>
    <w:rsid w:val="004A7B8D"/>
    <w:rsid w:val="004C6969"/>
    <w:rsid w:val="004D5D0F"/>
    <w:rsid w:val="004D66AC"/>
    <w:rsid w:val="004E3AF3"/>
    <w:rsid w:val="004E4D68"/>
    <w:rsid w:val="004E6BB1"/>
    <w:rsid w:val="00505121"/>
    <w:rsid w:val="00513E17"/>
    <w:rsid w:val="005147C6"/>
    <w:rsid w:val="0051527A"/>
    <w:rsid w:val="00515957"/>
    <w:rsid w:val="0052503D"/>
    <w:rsid w:val="00527C64"/>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3CDD"/>
    <w:rsid w:val="005C4288"/>
    <w:rsid w:val="005D1E41"/>
    <w:rsid w:val="005D1EBF"/>
    <w:rsid w:val="005D39C5"/>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437EF"/>
    <w:rsid w:val="006526E1"/>
    <w:rsid w:val="00660814"/>
    <w:rsid w:val="00664DF2"/>
    <w:rsid w:val="00665351"/>
    <w:rsid w:val="006670D1"/>
    <w:rsid w:val="00667899"/>
    <w:rsid w:val="00672AE5"/>
    <w:rsid w:val="006771B1"/>
    <w:rsid w:val="0068073A"/>
    <w:rsid w:val="00687965"/>
    <w:rsid w:val="00687BCF"/>
    <w:rsid w:val="00692EE8"/>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7648"/>
    <w:rsid w:val="0074662D"/>
    <w:rsid w:val="00750CD9"/>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C7A32"/>
    <w:rsid w:val="007E1D4C"/>
    <w:rsid w:val="007F5AD0"/>
    <w:rsid w:val="007F6126"/>
    <w:rsid w:val="007F7D94"/>
    <w:rsid w:val="007F7DDC"/>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76A76"/>
    <w:rsid w:val="00877951"/>
    <w:rsid w:val="00880A2E"/>
    <w:rsid w:val="008A0936"/>
    <w:rsid w:val="008C2B9D"/>
    <w:rsid w:val="008C49F2"/>
    <w:rsid w:val="008D0C01"/>
    <w:rsid w:val="008D18B5"/>
    <w:rsid w:val="008D35A1"/>
    <w:rsid w:val="008D3739"/>
    <w:rsid w:val="008E0B9B"/>
    <w:rsid w:val="008F4F65"/>
    <w:rsid w:val="008F680B"/>
    <w:rsid w:val="008F6A8F"/>
    <w:rsid w:val="00900463"/>
    <w:rsid w:val="00905C3B"/>
    <w:rsid w:val="0090795B"/>
    <w:rsid w:val="00912424"/>
    <w:rsid w:val="009145F1"/>
    <w:rsid w:val="00915594"/>
    <w:rsid w:val="00915CCC"/>
    <w:rsid w:val="00922D9E"/>
    <w:rsid w:val="00925A67"/>
    <w:rsid w:val="009265E3"/>
    <w:rsid w:val="00931312"/>
    <w:rsid w:val="00944CD9"/>
    <w:rsid w:val="009451EA"/>
    <w:rsid w:val="00954351"/>
    <w:rsid w:val="00955D0A"/>
    <w:rsid w:val="00962718"/>
    <w:rsid w:val="00965715"/>
    <w:rsid w:val="00970EB3"/>
    <w:rsid w:val="00973B8B"/>
    <w:rsid w:val="00976F56"/>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4B61"/>
    <w:rsid w:val="00A10864"/>
    <w:rsid w:val="00A1235C"/>
    <w:rsid w:val="00A1413E"/>
    <w:rsid w:val="00A14739"/>
    <w:rsid w:val="00A17D69"/>
    <w:rsid w:val="00A22C9A"/>
    <w:rsid w:val="00A22D6E"/>
    <w:rsid w:val="00A236BE"/>
    <w:rsid w:val="00A275C4"/>
    <w:rsid w:val="00A27B91"/>
    <w:rsid w:val="00A33B98"/>
    <w:rsid w:val="00A420C2"/>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18B"/>
    <w:rsid w:val="00B3796E"/>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034EF"/>
    <w:rsid w:val="00E201ED"/>
    <w:rsid w:val="00E24FC6"/>
    <w:rsid w:val="00E26004"/>
    <w:rsid w:val="00E31A82"/>
    <w:rsid w:val="00E31AEB"/>
    <w:rsid w:val="00E33865"/>
    <w:rsid w:val="00E365AC"/>
    <w:rsid w:val="00E37674"/>
    <w:rsid w:val="00E42F27"/>
    <w:rsid w:val="00E625FE"/>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63C"/>
    <w:rsid w:val="00F22816"/>
    <w:rsid w:val="00F2510F"/>
    <w:rsid w:val="00F472B5"/>
    <w:rsid w:val="00F52C64"/>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1664E47-DCCC-44EE-9888-91BDC5ABC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11</Pages>
  <Words>4900</Words>
  <Characters>27931</Characters>
  <Application>Microsoft Office Word</Application>
  <DocSecurity>0</DocSecurity>
  <Lines>232</Lines>
  <Paragraphs>65</Paragraphs>
  <ScaleCrop>false</ScaleCrop>
  <Company/>
  <LinksUpToDate>false</LinksUpToDate>
  <CharactersWithSpaces>3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18</cp:revision>
  <dcterms:created xsi:type="dcterms:W3CDTF">2019-01-02T01:57:00Z</dcterms:created>
  <dcterms:modified xsi:type="dcterms:W3CDTF">2019-01-02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